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80E27" w:rsidRDefault="008760E4">
      <w:r>
        <w:t>Projet de diplôme</w:t>
      </w:r>
    </w:p>
    <w:p w:rsidR="008760E4" w:rsidRDefault="008760E4">
      <w:r>
        <w:t>2312 Badge pour place de travail</w:t>
      </w:r>
    </w:p>
    <w:p w:rsidR="008760E4" w:rsidRDefault="008760E4">
      <w:r>
        <w:t>Miguel Santos</w:t>
      </w:r>
    </w:p>
    <w:p w:rsidR="008760E4" w:rsidRDefault="008760E4">
      <w:r>
        <w:t>Expert n°1 :</w:t>
      </w:r>
    </w:p>
    <w:p w:rsidR="008760E4" w:rsidRDefault="008760E4">
      <w:r>
        <w:t>Expert n°2 :</w:t>
      </w:r>
    </w:p>
    <w:p w:rsidR="008760E4" w:rsidRDefault="008760E4"/>
    <w:p w:rsidR="008760E4" w:rsidRDefault="008760E4">
      <w:pPr>
        <w:sectPr w:rsidR="008760E4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sdt>
      <w:sdtPr>
        <w:rPr>
          <w:lang w:val="fr-FR"/>
        </w:rPr>
        <w:id w:val="382997229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bCs/>
          <w:sz w:val="22"/>
          <w:szCs w:val="22"/>
          <w:lang w:eastAsia="en-US"/>
        </w:rPr>
      </w:sdtEndPr>
      <w:sdtContent>
        <w:p w:rsidR="00E84CD5" w:rsidRDefault="00E84CD5" w:rsidP="00E84CD5">
          <w:pPr>
            <w:pStyle w:val="En-ttedetabledesmatires"/>
          </w:pPr>
          <w:r>
            <w:rPr>
              <w:lang w:val="fr-FR"/>
            </w:rPr>
            <w:t>Table des matières</w:t>
          </w:r>
        </w:p>
        <w:p w:rsidR="00E84CD5" w:rsidRDefault="00E84CD5">
          <w:pPr>
            <w:pStyle w:val="TM1"/>
            <w:tabs>
              <w:tab w:val="right" w:leader="dot" w:pos="9062"/>
            </w:tabs>
            <w:rPr>
              <w:rFonts w:cstheme="minorBidi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44729435" w:history="1">
            <w:r w:rsidRPr="00E0243B">
              <w:rPr>
                <w:rStyle w:val="Lienhypertexte"/>
                <w:noProof/>
              </w:rPr>
              <w:t>1 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7294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84CD5" w:rsidRDefault="00E84CD5">
          <w:pPr>
            <w:pStyle w:val="TM2"/>
            <w:tabs>
              <w:tab w:val="right" w:leader="dot" w:pos="9062"/>
            </w:tabs>
            <w:rPr>
              <w:rFonts w:cstheme="minorBidi"/>
              <w:noProof/>
            </w:rPr>
          </w:pPr>
          <w:hyperlink w:anchor="_Toc144729436" w:history="1">
            <w:r w:rsidRPr="00E0243B">
              <w:rPr>
                <w:rStyle w:val="Lienhypertexte"/>
                <w:noProof/>
              </w:rPr>
              <w:t>1.1 Context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7294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84CD5" w:rsidRDefault="00E84CD5">
          <w:pPr>
            <w:pStyle w:val="TM2"/>
            <w:tabs>
              <w:tab w:val="right" w:leader="dot" w:pos="9062"/>
            </w:tabs>
            <w:rPr>
              <w:rFonts w:cstheme="minorBidi"/>
              <w:noProof/>
            </w:rPr>
          </w:pPr>
          <w:hyperlink w:anchor="_Toc144729437" w:history="1">
            <w:r w:rsidRPr="00E0243B">
              <w:rPr>
                <w:rStyle w:val="Lienhypertexte"/>
                <w:noProof/>
              </w:rPr>
              <w:t>1.2 But du proj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7294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84CD5" w:rsidRDefault="00E84CD5">
          <w:pPr>
            <w:pStyle w:val="TM1"/>
            <w:tabs>
              <w:tab w:val="right" w:leader="dot" w:pos="9062"/>
            </w:tabs>
            <w:rPr>
              <w:rFonts w:cstheme="minorBidi"/>
              <w:noProof/>
            </w:rPr>
          </w:pPr>
          <w:hyperlink w:anchor="_Toc144729438" w:history="1">
            <w:r w:rsidRPr="00E0243B">
              <w:rPr>
                <w:rStyle w:val="Lienhypertexte"/>
                <w:noProof/>
              </w:rPr>
              <w:t>2 Pré-étu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7294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84CD5" w:rsidRDefault="00E84CD5">
          <w:pPr>
            <w:pStyle w:val="TM1"/>
            <w:tabs>
              <w:tab w:val="right" w:leader="dot" w:pos="9062"/>
            </w:tabs>
            <w:rPr>
              <w:rFonts w:cstheme="minorBidi"/>
              <w:noProof/>
            </w:rPr>
          </w:pPr>
          <w:hyperlink w:anchor="_Toc144729439" w:history="1">
            <w:r w:rsidRPr="00E0243B">
              <w:rPr>
                <w:rStyle w:val="Lienhypertexte"/>
                <w:noProof/>
              </w:rPr>
              <w:t>3 Desig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7294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84CD5" w:rsidRDefault="00E84CD5">
          <w:pPr>
            <w:pStyle w:val="TM1"/>
            <w:tabs>
              <w:tab w:val="right" w:leader="dot" w:pos="9062"/>
            </w:tabs>
            <w:rPr>
              <w:rFonts w:cstheme="minorBidi"/>
              <w:noProof/>
            </w:rPr>
          </w:pPr>
          <w:hyperlink w:anchor="_Toc144729440" w:history="1">
            <w:r w:rsidRPr="00E0243B">
              <w:rPr>
                <w:rStyle w:val="Lienhypertexte"/>
                <w:noProof/>
              </w:rPr>
              <w:t>4 Hardwa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7294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84CD5" w:rsidRDefault="00E84CD5">
          <w:pPr>
            <w:pStyle w:val="TM1"/>
            <w:tabs>
              <w:tab w:val="right" w:leader="dot" w:pos="9062"/>
            </w:tabs>
            <w:rPr>
              <w:rFonts w:cstheme="minorBidi"/>
              <w:noProof/>
            </w:rPr>
          </w:pPr>
          <w:hyperlink w:anchor="_Toc144729441" w:history="1">
            <w:r w:rsidRPr="00E0243B">
              <w:rPr>
                <w:rStyle w:val="Lienhypertexte"/>
                <w:noProof/>
              </w:rPr>
              <w:t>5 Softwa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7294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84CD5" w:rsidRDefault="00E84CD5">
          <w:pPr>
            <w:pStyle w:val="TM1"/>
            <w:tabs>
              <w:tab w:val="right" w:leader="dot" w:pos="9062"/>
            </w:tabs>
            <w:rPr>
              <w:rFonts w:cstheme="minorBidi"/>
              <w:noProof/>
            </w:rPr>
          </w:pPr>
          <w:hyperlink w:anchor="_Toc144729442" w:history="1">
            <w:r w:rsidRPr="00E0243B">
              <w:rPr>
                <w:rStyle w:val="Lienhypertexte"/>
                <w:noProof/>
              </w:rPr>
              <w:t>6 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7294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84CD5" w:rsidRDefault="00E84CD5">
          <w:pPr>
            <w:pStyle w:val="TM1"/>
            <w:tabs>
              <w:tab w:val="right" w:leader="dot" w:pos="9062"/>
            </w:tabs>
            <w:rPr>
              <w:rFonts w:cstheme="minorBidi"/>
              <w:noProof/>
            </w:rPr>
          </w:pPr>
          <w:hyperlink w:anchor="_Toc144729443" w:history="1">
            <w:r w:rsidRPr="00E0243B">
              <w:rPr>
                <w:rStyle w:val="Lienhypertexte"/>
                <w:noProof/>
              </w:rPr>
              <w:t>7 Bibliographi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7294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84CD5" w:rsidRDefault="00E84CD5">
          <w:pPr>
            <w:pStyle w:val="TM1"/>
            <w:tabs>
              <w:tab w:val="right" w:leader="dot" w:pos="9062"/>
            </w:tabs>
            <w:rPr>
              <w:rFonts w:cstheme="minorBidi"/>
              <w:noProof/>
            </w:rPr>
          </w:pPr>
          <w:hyperlink w:anchor="_Toc144729444" w:history="1">
            <w:r w:rsidRPr="00E0243B">
              <w:rPr>
                <w:rStyle w:val="Lienhypertexte"/>
                <w:noProof/>
              </w:rPr>
              <w:t>8 Annex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47294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84CD5" w:rsidRDefault="00E84CD5">
          <w:r>
            <w:rPr>
              <w:b/>
              <w:bCs/>
              <w:lang w:val="fr-FR"/>
            </w:rPr>
            <w:fldChar w:fldCharType="end"/>
          </w:r>
        </w:p>
      </w:sdtContent>
    </w:sdt>
    <w:p w:rsidR="00E84CD5" w:rsidRDefault="00E84CD5"/>
    <w:p w:rsidR="00E84CD5" w:rsidRDefault="00E84CD5">
      <w:pPr>
        <w:sectPr w:rsidR="00E84CD5" w:rsidSect="008760E4">
          <w:type w:val="oddPage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:rsidR="00426AD1" w:rsidRDefault="00426AD1">
      <w:pPr>
        <w:rPr>
          <w:rFonts w:ascii="Gentium Basic" w:eastAsiaTheme="majorEastAsia" w:hAnsi="Gentium Basic" w:cstheme="majorBidi"/>
          <w:b/>
          <w:sz w:val="36"/>
          <w:szCs w:val="32"/>
        </w:rPr>
      </w:pPr>
      <w:bookmarkStart w:id="0" w:name="_Toc144729435"/>
      <w:r>
        <w:rPr>
          <w:rFonts w:ascii="Gentium Basic" w:eastAsiaTheme="majorEastAsia" w:hAnsi="Gentium Basic" w:cstheme="majorBidi"/>
          <w:b/>
          <w:sz w:val="36"/>
          <w:szCs w:val="32"/>
        </w:rPr>
        <w:lastRenderedPageBreak/>
        <w:t>Glossaire</w:t>
      </w:r>
    </w:p>
    <w:p w:rsidR="00426AD1" w:rsidRPr="00A87DB7" w:rsidRDefault="00426AD1" w:rsidP="00A87DB7">
      <w:pPr>
        <w:pStyle w:val="Glossaire"/>
      </w:pPr>
      <w:r w:rsidRPr="00A87DB7">
        <w:t xml:space="preserve">ETML </w:t>
      </w:r>
      <w:r w:rsidR="00A87DB7" w:rsidRPr="00A87DB7">
        <w:tab/>
      </w:r>
      <w:r w:rsidRPr="00A87DB7">
        <w:t>École Technique et des Métiers de Lausanne</w:t>
      </w:r>
    </w:p>
    <w:p w:rsidR="00426AD1" w:rsidRPr="00A87DB7" w:rsidRDefault="00426AD1" w:rsidP="00A87DB7">
      <w:pPr>
        <w:pStyle w:val="Glossaire"/>
      </w:pPr>
      <w:r w:rsidRPr="00A87DB7">
        <w:t xml:space="preserve">ES </w:t>
      </w:r>
      <w:r w:rsidR="00A87DB7" w:rsidRPr="00A87DB7">
        <w:tab/>
      </w:r>
      <w:r w:rsidRPr="00A87DB7">
        <w:t>École Supérieure</w:t>
      </w:r>
    </w:p>
    <w:p w:rsidR="00426AD1" w:rsidRPr="00A87DB7" w:rsidRDefault="00426AD1" w:rsidP="00A87DB7">
      <w:pPr>
        <w:pStyle w:val="Glossaire"/>
      </w:pPr>
      <w:r w:rsidRPr="00A87DB7">
        <w:t xml:space="preserve">RFID </w:t>
      </w:r>
      <w:r w:rsidR="00A87DB7" w:rsidRPr="00A87DB7">
        <w:tab/>
      </w:r>
      <w:r w:rsidRPr="00A87DB7">
        <w:t xml:space="preserve">Radio </w:t>
      </w:r>
      <w:proofErr w:type="spellStart"/>
      <w:r w:rsidRPr="00A87DB7">
        <w:t>Frequency</w:t>
      </w:r>
      <w:proofErr w:type="spellEnd"/>
      <w:r w:rsidRPr="00A87DB7">
        <w:t xml:space="preserve"> Identification</w:t>
      </w:r>
    </w:p>
    <w:p w:rsidR="00426AD1" w:rsidRDefault="00426AD1">
      <w:pPr>
        <w:rPr>
          <w:rFonts w:ascii="Gentium Basic" w:eastAsiaTheme="majorEastAsia" w:hAnsi="Gentium Basic" w:cstheme="majorBidi"/>
          <w:b/>
          <w:sz w:val="36"/>
          <w:szCs w:val="32"/>
        </w:rPr>
      </w:pPr>
    </w:p>
    <w:p w:rsidR="00426AD1" w:rsidRDefault="00426AD1">
      <w:pPr>
        <w:rPr>
          <w:rFonts w:ascii="Gentium Basic" w:eastAsiaTheme="majorEastAsia" w:hAnsi="Gentium Basic" w:cstheme="majorBidi"/>
          <w:b/>
          <w:sz w:val="36"/>
          <w:szCs w:val="32"/>
        </w:rPr>
        <w:sectPr w:rsidR="00426AD1" w:rsidSect="008760E4">
          <w:type w:val="oddPage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:rsidR="008760E4" w:rsidRPr="00E84CD5" w:rsidRDefault="008760E4" w:rsidP="00E84CD5">
      <w:pPr>
        <w:pStyle w:val="Titre1"/>
      </w:pPr>
      <w:r w:rsidRPr="00E84CD5">
        <w:lastRenderedPageBreak/>
        <w:t>Introduction</w:t>
      </w:r>
      <w:bookmarkEnd w:id="0"/>
    </w:p>
    <w:p w:rsidR="008760E4" w:rsidRDefault="008760E4" w:rsidP="00E84CD5">
      <w:pPr>
        <w:pStyle w:val="Titre2"/>
        <w:numPr>
          <w:ilvl w:val="1"/>
          <w:numId w:val="2"/>
        </w:numPr>
      </w:pPr>
      <w:bookmarkStart w:id="1" w:name="_Toc144729436"/>
      <w:r w:rsidRPr="00E84CD5">
        <w:t>Contexte</w:t>
      </w:r>
      <w:bookmarkEnd w:id="1"/>
    </w:p>
    <w:p w:rsidR="006479B4" w:rsidRDefault="006479B4" w:rsidP="006479B4">
      <w:r>
        <w:t>Dans le cadre des formations en École Supérieure</w:t>
      </w:r>
      <w:r w:rsidRPr="006479B4">
        <w:t xml:space="preserve">, la réalisation d'un projet de diplôme revêt une importance cruciale. Ce </w:t>
      </w:r>
      <w:r>
        <w:t>projet</w:t>
      </w:r>
      <w:r w:rsidRPr="006479B4">
        <w:t xml:space="preserve"> constitue la validation finale des connaissances et des compétences acquises </w:t>
      </w:r>
      <w:r>
        <w:t>tout au long de la formation.</w:t>
      </w:r>
      <w:r w:rsidRPr="006479B4">
        <w:t xml:space="preserve"> </w:t>
      </w:r>
      <w:r>
        <w:t>I</w:t>
      </w:r>
      <w:r w:rsidRPr="006479B4">
        <w:t>l met à l'épreuve la capacité des étudiants à</w:t>
      </w:r>
      <w:r>
        <w:t xml:space="preserve"> appliquer leurs connaissances théoriques à des défis concrets.</w:t>
      </w:r>
    </w:p>
    <w:p w:rsidR="006479B4" w:rsidRPr="006479B4" w:rsidRDefault="006479B4" w:rsidP="006479B4">
      <w:r>
        <w:t>Ce projet est réalisé en fin de formation et possède une durée de 5 semaines. Chaque étudiant est suivi par un enseignant de l’ETML-ES, nommé le Maître de diplôme et évalué par ce dernier ainsi que deux experts externes à l’établissement.</w:t>
      </w:r>
    </w:p>
    <w:p w:rsidR="008760E4" w:rsidRDefault="008760E4" w:rsidP="00E84CD5">
      <w:pPr>
        <w:pStyle w:val="Titre2"/>
        <w:numPr>
          <w:ilvl w:val="1"/>
          <w:numId w:val="2"/>
        </w:numPr>
      </w:pPr>
      <w:bookmarkStart w:id="2" w:name="_Toc144729437"/>
      <w:r w:rsidRPr="008760E4">
        <w:t>But du projet</w:t>
      </w:r>
      <w:bookmarkEnd w:id="2"/>
    </w:p>
    <w:p w:rsidR="00E543C4" w:rsidRDefault="00E543C4" w:rsidP="00E543C4">
      <w:r>
        <w:t>Le but de ce trav</w:t>
      </w:r>
      <w:r>
        <w:t xml:space="preserve">ail de diplôme est de concevoir </w:t>
      </w:r>
      <w:r>
        <w:t>un disposit</w:t>
      </w:r>
      <w:r>
        <w:t xml:space="preserve">if électronique permettant à un </w:t>
      </w:r>
      <w:r>
        <w:t>étudiant</w:t>
      </w:r>
      <w:r>
        <w:t xml:space="preserve"> de l’ES, à l’aide d’un badge RFID</w:t>
      </w:r>
      <w:r>
        <w:t xml:space="preserve"> reçu lors de</w:t>
      </w:r>
      <w:r>
        <w:t xml:space="preserve"> </w:t>
      </w:r>
      <w:r>
        <w:t>la premièr</w:t>
      </w:r>
      <w:r>
        <w:t xml:space="preserve">e année, de pouvoir activer les </w:t>
      </w:r>
      <w:r>
        <w:t>appareils se t</w:t>
      </w:r>
      <w:r>
        <w:t xml:space="preserve">rouvant à sa place de travail (Exemple : </w:t>
      </w:r>
      <w:r>
        <w:t>alimentation de laboratoire, oscilloscope,</w:t>
      </w:r>
      <w:r>
        <w:t xml:space="preserve"> générateur</w:t>
      </w:r>
      <w:r>
        <w:t>), ou d’activer l’appareillage</w:t>
      </w:r>
      <w:r>
        <w:t xml:space="preserve"> </w:t>
      </w:r>
      <w:r>
        <w:t>se trouvant au « local de montage » (station de</w:t>
      </w:r>
      <w:r>
        <w:t xml:space="preserve"> </w:t>
      </w:r>
      <w:r>
        <w:t>dessoudage, fer à braser, binoculaire,) pour une</w:t>
      </w:r>
      <w:r>
        <w:t xml:space="preserve"> </w:t>
      </w:r>
      <w:r>
        <w:t>durée limitée ; ceci doit permettre une</w:t>
      </w:r>
      <w:r>
        <w:t xml:space="preserve"> </w:t>
      </w:r>
      <w:r>
        <w:t>meilleure gestion de la consommation</w:t>
      </w:r>
      <w:r>
        <w:t xml:space="preserve"> </w:t>
      </w:r>
      <w:r>
        <w:t>électrique des appareils électriques (éviter les</w:t>
      </w:r>
      <w:r>
        <w:t xml:space="preserve"> </w:t>
      </w:r>
      <w:r>
        <w:t>oublis d’extinction des appareils), une sécurité concernant les stations brassage (risque minime d’incendie), une</w:t>
      </w:r>
      <w:r>
        <w:t xml:space="preserve"> </w:t>
      </w:r>
      <w:r>
        <w:t>gestion des droits d’utilisation et un suivi (log)</w:t>
      </w:r>
      <w:r w:rsidR="00426AD1">
        <w:t>.</w:t>
      </w:r>
    </w:p>
    <w:p w:rsidR="00471339" w:rsidRDefault="00471339" w:rsidP="00471339">
      <w:r>
        <w:t>Le système électronique doit pouvoir lire un badge RFID, activer ou non u</w:t>
      </w:r>
      <w:r>
        <w:t xml:space="preserve">n commutateur 230 VAC selon une </w:t>
      </w:r>
      <w:r>
        <w:t xml:space="preserve">base donnée qui sera lue via le protocole Ethernet ou via le </w:t>
      </w:r>
      <w:proofErr w:type="spellStart"/>
      <w:r>
        <w:t>WiFi</w:t>
      </w:r>
      <w:proofErr w:type="spellEnd"/>
      <w:r>
        <w:t xml:space="preserve"> (heure d’activation, durée, autre).</w:t>
      </w:r>
      <w:r>
        <w:t xml:space="preserve"> </w:t>
      </w:r>
      <w:r>
        <w:t>Le système devra gérer la notion de timeout par une indication lumineuse et/ou sonore.</w:t>
      </w:r>
      <w:r>
        <w:t xml:space="preserve"> </w:t>
      </w:r>
      <w:r>
        <w:t>Le dispositif devra avoir une adresse permettant une mise en relation avec la base de donnée (logs d’utilisation) :</w:t>
      </w:r>
      <w:r>
        <w:t xml:space="preserve"> </w:t>
      </w:r>
      <w:r>
        <w:t>utilisation de la place de travail par qui, combien de fois, combien de temps, etc.</w:t>
      </w:r>
    </w:p>
    <w:p w:rsidR="00426AD1" w:rsidRPr="00E543C4" w:rsidRDefault="00426AD1" w:rsidP="00E543C4">
      <w:r>
        <w:t>Le cahier des charges disponible en annexe f</w:t>
      </w:r>
      <w:r w:rsidR="00471339">
        <w:t>ournit les exigences du projet.</w:t>
      </w:r>
    </w:p>
    <w:p w:rsidR="001F0D34" w:rsidRDefault="001F0D34">
      <w:r>
        <w:br w:type="page"/>
      </w:r>
    </w:p>
    <w:p w:rsidR="00E84CD5" w:rsidRDefault="008760E4" w:rsidP="00E84CD5">
      <w:pPr>
        <w:pStyle w:val="Titre1"/>
      </w:pPr>
      <w:bookmarkStart w:id="3" w:name="_Toc144729438"/>
      <w:r w:rsidRPr="00E84CD5">
        <w:lastRenderedPageBreak/>
        <w:t>Pré-étude</w:t>
      </w:r>
      <w:bookmarkEnd w:id="3"/>
    </w:p>
    <w:p w:rsidR="005917CD" w:rsidRDefault="005917CD" w:rsidP="005917CD">
      <w:pPr>
        <w:pStyle w:val="Titre2"/>
      </w:pPr>
      <w:r>
        <w:t>RFID</w:t>
      </w:r>
    </w:p>
    <w:p w:rsidR="005917CD" w:rsidRDefault="005917CD" w:rsidP="005917CD">
      <w:r>
        <w:t>Des badges sont mis à disposition des élèves de l'ETML-ES pendant toute la durée de leur formation, notamment pour l'accès au bâtiment et aux imprimantes. Ceux-ci seront utilisés dans ce projet afin d'éviter aux élèves la</w:t>
      </w:r>
      <w:r>
        <w:t xml:space="preserve"> nécessité de multiples badges.</w:t>
      </w:r>
    </w:p>
    <w:p w:rsidR="005917CD" w:rsidRDefault="005917CD" w:rsidP="005917CD">
      <w:r>
        <w:t>La technologie du badge a pu être identifiée en utilisant un smartphone (Samsung S23 Ultra) dot</w:t>
      </w:r>
      <w:r>
        <w:t xml:space="preserve">é de l'application "NFC Tools" </w:t>
      </w:r>
      <w:r>
        <w:t>disponible sur le "Play Store".</w:t>
      </w:r>
      <w:r>
        <w:t xml:space="preserve"> </w:t>
      </w:r>
      <w:r w:rsidR="001F0D34">
        <w:t xml:space="preserve">La figure </w:t>
      </w:r>
      <w:r w:rsidR="001F0D34">
        <w:fldChar w:fldCharType="begin"/>
      </w:r>
      <w:r w:rsidR="001F0D34">
        <w:instrText xml:space="preserve"> REF _Ref144731876 \p \h </w:instrText>
      </w:r>
      <w:r w:rsidR="001F0D34">
        <w:fldChar w:fldCharType="separate"/>
      </w:r>
      <w:r w:rsidR="001F0D34">
        <w:t>ci-dessous</w:t>
      </w:r>
      <w:r w:rsidR="001F0D34">
        <w:fldChar w:fldCharType="end"/>
      </w:r>
      <w:r w:rsidR="001F0D34">
        <w:t xml:space="preserve"> </w:t>
      </w:r>
      <w:r w:rsidRPr="005917CD">
        <w:t>illustre le standard adopté par le badge, en mettant en évidence le fabricant ainsi que le modèle de la puce interne. Des informations techniques plus détaillées sont également disponible</w:t>
      </w:r>
      <w:r>
        <w:t xml:space="preserve">s sur le site web du fabricant. </w:t>
      </w:r>
      <w:r>
        <w:fldChar w:fldCharType="begin"/>
      </w:r>
      <w:r>
        <w:instrText xml:space="preserve"> ADDIN ZOTERO_ITEM CSL_CITATION {"citationID":"OI47hMIk","properties":{"formattedCitation":"[1]","plainCitation":"[1]","noteIndex":0},"citationItems":[{"id":20,"uris":["http://zotero.org/users/10756185/items/ADJUTJLT"],"itemData":{"id":20,"type":"webpage","abstract":"MIFARE Classic 1K - 4K - Mainstream contactless smart card IC for fast and easy solution development","title":"MIFARE Classic EV1 1K - 4K","URL":"https://www.nxp.com/products/rfid-nfc/mifare-hf/mifare-classic/mifare-classic-ev1-1k-4k:MF1S50YYX_V1","accessed":{"date-parts":[["2023",8,22]]},"citation-key":"MIFAREClassicEV1"}}],"schema":"https://github.com/citation-style-language/schema/raw/master/csl-citation.json"} </w:instrText>
      </w:r>
      <w:r>
        <w:fldChar w:fldCharType="separate"/>
      </w:r>
      <w:r w:rsidRPr="005917CD">
        <w:rPr>
          <w:rFonts w:ascii="Calibri" w:hAnsi="Calibri" w:cs="Calibri"/>
        </w:rPr>
        <w:t>[1]</w:t>
      </w:r>
      <w:r>
        <w:fldChar w:fldCharType="end"/>
      </w:r>
    </w:p>
    <w:p w:rsidR="005917CD" w:rsidRDefault="005917CD" w:rsidP="005917CD">
      <w:pPr>
        <w:pStyle w:val="Image-centree"/>
        <w:keepNext/>
      </w:pPr>
      <w:r>
        <w:drawing>
          <wp:inline distT="0" distB="0" distL="0" distR="0">
            <wp:extent cx="4320000" cy="716667"/>
            <wp:effectExtent l="19050" t="19050" r="23495" b="2667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shot_NFC_Tools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716667"/>
                    </a:xfrm>
                    <a:prstGeom prst="rect">
                      <a:avLst/>
                    </a:prstGeom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5917CD" w:rsidRDefault="005917CD" w:rsidP="005917CD">
      <w:pPr>
        <w:pStyle w:val="Lgende"/>
        <w:jc w:val="center"/>
      </w:pPr>
      <w:bookmarkStart w:id="4" w:name="_Ref144731871"/>
      <w:bookmarkStart w:id="5" w:name="_Ref14473187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4"/>
      <w:r>
        <w:t xml:space="preserve"> : Technologie du badge RFID de l'ETML-ES</w:t>
      </w:r>
      <w:bookmarkEnd w:id="5"/>
    </w:p>
    <w:p w:rsidR="005917CD" w:rsidRDefault="005917CD" w:rsidP="005917CD">
      <w:r w:rsidRPr="005917CD">
        <w:t>En résumé, le badge communique à l'aide d'une puce RFID à une fréquence de 13,56 MHz et dispose d'une mémoire d'un kilo-octet.</w:t>
      </w:r>
    </w:p>
    <w:p w:rsidR="005917CD" w:rsidRPr="005917CD" w:rsidRDefault="005917CD" w:rsidP="005917CD">
      <w:r w:rsidRPr="005917CD">
        <w:t>Lors de la recherche d'un lecteur compatible, le choix s'est porté vers un module "tout-en-un" afin de simplifier la conception, notamment en ce qui concerne l'antenne.</w:t>
      </w:r>
      <w:r>
        <w:t xml:space="preserve"> Deux modules se sont démarqués :</w:t>
      </w:r>
    </w:p>
    <w:p w:rsidR="005917CD" w:rsidRDefault="005917CD" w:rsidP="005917CD">
      <w:pPr>
        <w:pStyle w:val="Titre2"/>
      </w:pPr>
      <w:r>
        <w:t>Alimentation</w:t>
      </w:r>
    </w:p>
    <w:p w:rsidR="005917CD" w:rsidRDefault="005917CD" w:rsidP="005917CD">
      <w:pPr>
        <w:pStyle w:val="Titre2"/>
      </w:pPr>
      <w:r>
        <w:t>Ethernet</w:t>
      </w:r>
    </w:p>
    <w:p w:rsidR="005917CD" w:rsidRDefault="005917CD" w:rsidP="005917CD">
      <w:pPr>
        <w:pStyle w:val="Titre2"/>
      </w:pPr>
      <w:r>
        <w:t>Boitier</w:t>
      </w:r>
    </w:p>
    <w:p w:rsidR="005917CD" w:rsidRDefault="005917CD" w:rsidP="005917CD">
      <w:pPr>
        <w:pStyle w:val="Titre2"/>
      </w:pPr>
      <w:r>
        <w:t>Relais</w:t>
      </w:r>
    </w:p>
    <w:p w:rsidR="005917CD" w:rsidRDefault="005917CD" w:rsidP="005917CD">
      <w:pPr>
        <w:pStyle w:val="Titre2"/>
      </w:pPr>
      <w:r>
        <w:t>Connecteurs externes</w:t>
      </w:r>
    </w:p>
    <w:p w:rsidR="005917CD" w:rsidRDefault="005917CD" w:rsidP="005917CD">
      <w:pPr>
        <w:pStyle w:val="Titre2"/>
      </w:pPr>
      <w:r>
        <w:t>Base de donnée</w:t>
      </w:r>
    </w:p>
    <w:p w:rsidR="005917CD" w:rsidRPr="005917CD" w:rsidRDefault="005917CD" w:rsidP="005917CD"/>
    <w:p w:rsidR="008760E4" w:rsidRDefault="008760E4" w:rsidP="00E84CD5">
      <w:pPr>
        <w:pStyle w:val="Titre1"/>
      </w:pPr>
      <w:bookmarkStart w:id="6" w:name="_Toc144729439"/>
      <w:r w:rsidRPr="00E84CD5">
        <w:lastRenderedPageBreak/>
        <w:t>Design</w:t>
      </w:r>
      <w:bookmarkEnd w:id="6"/>
    </w:p>
    <w:p w:rsidR="00C33D59" w:rsidRDefault="00C33D59" w:rsidP="00C33D59">
      <w:pPr>
        <w:pStyle w:val="Titre2"/>
      </w:pPr>
      <w:r>
        <w:t>Alimentation</w:t>
      </w:r>
    </w:p>
    <w:p w:rsidR="00C33D59" w:rsidRPr="00C33D59" w:rsidRDefault="00C33D59" w:rsidP="00C33D59"/>
    <w:p w:rsidR="008760E4" w:rsidRPr="00E84CD5" w:rsidRDefault="008760E4" w:rsidP="00E84CD5">
      <w:pPr>
        <w:pStyle w:val="Titre1"/>
      </w:pPr>
      <w:bookmarkStart w:id="7" w:name="_Toc144729440"/>
      <w:r w:rsidRPr="00E84CD5">
        <w:t>Hardware</w:t>
      </w:r>
      <w:bookmarkStart w:id="8" w:name="_GoBack"/>
      <w:bookmarkEnd w:id="7"/>
      <w:bookmarkEnd w:id="8"/>
    </w:p>
    <w:p w:rsidR="008760E4" w:rsidRPr="00E84CD5" w:rsidRDefault="008760E4" w:rsidP="00E84CD5">
      <w:pPr>
        <w:pStyle w:val="Titre1"/>
      </w:pPr>
      <w:bookmarkStart w:id="9" w:name="_Toc144729441"/>
      <w:r w:rsidRPr="00E84CD5">
        <w:t>Software</w:t>
      </w:r>
      <w:bookmarkEnd w:id="9"/>
    </w:p>
    <w:p w:rsidR="008760E4" w:rsidRPr="00E84CD5" w:rsidRDefault="008760E4" w:rsidP="00E84CD5">
      <w:pPr>
        <w:pStyle w:val="Titre1"/>
      </w:pPr>
      <w:bookmarkStart w:id="10" w:name="_Toc144729442"/>
      <w:r w:rsidRPr="00E84CD5">
        <w:t>Conclusion</w:t>
      </w:r>
      <w:bookmarkEnd w:id="10"/>
    </w:p>
    <w:p w:rsidR="008760E4" w:rsidRPr="00E84CD5" w:rsidRDefault="008760E4" w:rsidP="00E84CD5">
      <w:pPr>
        <w:pStyle w:val="Titre1"/>
      </w:pPr>
      <w:bookmarkStart w:id="11" w:name="_Toc144729443"/>
      <w:r w:rsidRPr="00E84CD5">
        <w:t>Bibliographie</w:t>
      </w:r>
      <w:bookmarkEnd w:id="11"/>
    </w:p>
    <w:p w:rsidR="008760E4" w:rsidRPr="00E84CD5" w:rsidRDefault="008760E4" w:rsidP="00E84CD5">
      <w:pPr>
        <w:pStyle w:val="Titre1"/>
      </w:pPr>
      <w:bookmarkStart w:id="12" w:name="_Toc144729444"/>
      <w:r w:rsidRPr="00E84CD5">
        <w:t>Annexes</w:t>
      </w:r>
      <w:bookmarkEnd w:id="12"/>
    </w:p>
    <w:sectPr w:rsidR="008760E4" w:rsidRPr="00E84CD5" w:rsidSect="008760E4">
      <w:type w:val="oddPage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Gentium Basic">
    <w:panose1 w:val="02000503060000020004"/>
    <w:charset w:val="00"/>
    <w:family w:val="auto"/>
    <w:pitch w:val="variable"/>
    <w:sig w:usb0="A000007F" w:usb1="5000204A" w:usb2="00000000" w:usb3="00000000" w:csb0="00000013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115D6A"/>
    <w:multiLevelType w:val="multilevel"/>
    <w:tmpl w:val="36C47344"/>
    <w:name w:val="2312-Num"/>
    <w:numStyleLink w:val="2312-Numerotation"/>
  </w:abstractNum>
  <w:abstractNum w:abstractNumId="1" w15:restartNumberingAfterBreak="0">
    <w:nsid w:val="1D406634"/>
    <w:multiLevelType w:val="multilevel"/>
    <w:tmpl w:val="36C47344"/>
    <w:name w:val="2312-Num"/>
    <w:styleLink w:val="2312-Numerotation"/>
    <w:lvl w:ilvl="0">
      <w:start w:val="1"/>
      <w:numFmt w:val="decimal"/>
      <w:pStyle w:val="Titre1"/>
      <w:suff w:val="space"/>
      <w:lvlText w:val="%1"/>
      <w:lvlJc w:val="left"/>
      <w:pPr>
        <w:ind w:left="284" w:hanging="284"/>
      </w:pPr>
      <w:rPr>
        <w:rFonts w:ascii="Gentium Basic" w:hAnsi="Gentium Basic" w:hint="default"/>
        <w:b/>
        <w:sz w:val="36"/>
      </w:rPr>
    </w:lvl>
    <w:lvl w:ilvl="1">
      <w:start w:val="1"/>
      <w:numFmt w:val="decimal"/>
      <w:pStyle w:val="Titre2"/>
      <w:suff w:val="space"/>
      <w:lvlText w:val="%1.%2"/>
      <w:lvlJc w:val="left"/>
      <w:pPr>
        <w:ind w:left="454" w:hanging="284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" w15:restartNumberingAfterBreak="0">
    <w:nsid w:val="370C7AD9"/>
    <w:multiLevelType w:val="multilevel"/>
    <w:tmpl w:val="36C47344"/>
    <w:name w:val="2312-Num32"/>
    <w:numStyleLink w:val="2312-Numerotation"/>
  </w:abstractNum>
  <w:abstractNum w:abstractNumId="3" w15:restartNumberingAfterBreak="0">
    <w:nsid w:val="55962A68"/>
    <w:multiLevelType w:val="multilevel"/>
    <w:tmpl w:val="36C47344"/>
    <w:name w:val="2312-Num3"/>
    <w:numStyleLink w:val="2312-Numerotation"/>
  </w:abstractNum>
  <w:abstractNum w:abstractNumId="4" w15:restartNumberingAfterBreak="0">
    <w:nsid w:val="66DB1F6A"/>
    <w:multiLevelType w:val="multilevel"/>
    <w:tmpl w:val="36C47344"/>
    <w:name w:val="2312-Num2"/>
    <w:numStyleLink w:val="2312-Numerotation"/>
  </w:abstractNum>
  <w:num w:numId="1">
    <w:abstractNumId w:val="1"/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4"/>
  </w:num>
  <w:num w:numId="4">
    <w:abstractNumId w:val="0"/>
  </w:num>
  <w:num w:numId="5">
    <w:abstractNumId w:val="3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760E4"/>
    <w:rsid w:val="00184974"/>
    <w:rsid w:val="001F0D34"/>
    <w:rsid w:val="00322D9E"/>
    <w:rsid w:val="003C72C2"/>
    <w:rsid w:val="00426AD1"/>
    <w:rsid w:val="00471339"/>
    <w:rsid w:val="005917CD"/>
    <w:rsid w:val="005A6ED2"/>
    <w:rsid w:val="006479B4"/>
    <w:rsid w:val="008760E4"/>
    <w:rsid w:val="0094624C"/>
    <w:rsid w:val="00A87DB7"/>
    <w:rsid w:val="00C33D59"/>
    <w:rsid w:val="00E543C4"/>
    <w:rsid w:val="00E84C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E37DD87"/>
  <w15:chartTrackingRefBased/>
  <w15:docId w15:val="{6B16EB9E-C146-4A3B-816C-C5D777092B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itre1">
    <w:name w:val="heading 1"/>
    <w:next w:val="Normal"/>
    <w:link w:val="Titre1Car"/>
    <w:uiPriority w:val="9"/>
    <w:qFormat/>
    <w:rsid w:val="00E84CD5"/>
    <w:pPr>
      <w:keepNext/>
      <w:keepLines/>
      <w:numPr>
        <w:numId w:val="6"/>
      </w:numPr>
      <w:spacing w:before="240" w:after="240"/>
      <w:outlineLvl w:val="0"/>
    </w:pPr>
    <w:rPr>
      <w:rFonts w:ascii="Gentium Basic" w:eastAsiaTheme="majorEastAsia" w:hAnsi="Gentium Basic" w:cstheme="majorBidi"/>
      <w:b/>
      <w:sz w:val="36"/>
      <w:szCs w:val="32"/>
    </w:rPr>
  </w:style>
  <w:style w:type="paragraph" w:styleId="Titre2">
    <w:name w:val="heading 2"/>
    <w:basedOn w:val="Titre1"/>
    <w:next w:val="Normal"/>
    <w:link w:val="Titre2Car"/>
    <w:uiPriority w:val="9"/>
    <w:unhideWhenUsed/>
    <w:qFormat/>
    <w:rsid w:val="00E84CD5"/>
    <w:pPr>
      <w:numPr>
        <w:ilvl w:val="1"/>
      </w:numPr>
      <w:spacing w:before="120" w:after="120"/>
      <w:outlineLvl w:val="1"/>
    </w:pPr>
    <w:rPr>
      <w:b w:val="0"/>
      <w:sz w:val="28"/>
      <w:szCs w:val="26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E84CD5"/>
    <w:rPr>
      <w:rFonts w:ascii="Gentium Basic" w:eastAsiaTheme="majorEastAsia" w:hAnsi="Gentium Basic" w:cstheme="majorBidi"/>
      <w:b/>
      <w:sz w:val="36"/>
      <w:szCs w:val="32"/>
    </w:rPr>
  </w:style>
  <w:style w:type="paragraph" w:styleId="En-ttedetabledesmatires">
    <w:name w:val="TOC Heading"/>
    <w:next w:val="Normal"/>
    <w:uiPriority w:val="39"/>
    <w:unhideWhenUsed/>
    <w:qFormat/>
    <w:rsid w:val="00E84CD5"/>
    <w:rPr>
      <w:rFonts w:ascii="Gentium Basic" w:eastAsiaTheme="majorEastAsia" w:hAnsi="Gentium Basic" w:cstheme="majorBidi"/>
      <w:b/>
      <w:sz w:val="36"/>
      <w:szCs w:val="32"/>
      <w:lang w:eastAsia="fr-CH"/>
    </w:rPr>
  </w:style>
  <w:style w:type="paragraph" w:styleId="TM2">
    <w:name w:val="toc 2"/>
    <w:basedOn w:val="Normal"/>
    <w:next w:val="Normal"/>
    <w:autoRedefine/>
    <w:uiPriority w:val="39"/>
    <w:unhideWhenUsed/>
    <w:rsid w:val="008760E4"/>
    <w:pPr>
      <w:spacing w:after="100"/>
      <w:ind w:left="220"/>
    </w:pPr>
    <w:rPr>
      <w:rFonts w:eastAsiaTheme="minorEastAsia" w:cs="Times New Roman"/>
      <w:lang w:eastAsia="fr-CH"/>
    </w:rPr>
  </w:style>
  <w:style w:type="paragraph" w:styleId="TM1">
    <w:name w:val="toc 1"/>
    <w:basedOn w:val="Normal"/>
    <w:next w:val="Normal"/>
    <w:autoRedefine/>
    <w:uiPriority w:val="39"/>
    <w:unhideWhenUsed/>
    <w:rsid w:val="008760E4"/>
    <w:pPr>
      <w:spacing w:after="100"/>
    </w:pPr>
    <w:rPr>
      <w:rFonts w:eastAsiaTheme="minorEastAsia" w:cs="Times New Roman"/>
      <w:lang w:eastAsia="fr-CH"/>
    </w:rPr>
  </w:style>
  <w:style w:type="paragraph" w:styleId="TM3">
    <w:name w:val="toc 3"/>
    <w:basedOn w:val="Normal"/>
    <w:next w:val="Normal"/>
    <w:autoRedefine/>
    <w:uiPriority w:val="39"/>
    <w:unhideWhenUsed/>
    <w:rsid w:val="008760E4"/>
    <w:pPr>
      <w:spacing w:after="100"/>
      <w:ind w:left="440"/>
    </w:pPr>
    <w:rPr>
      <w:rFonts w:eastAsiaTheme="minorEastAsia" w:cs="Times New Roman"/>
      <w:lang w:eastAsia="fr-CH"/>
    </w:rPr>
  </w:style>
  <w:style w:type="character" w:customStyle="1" w:styleId="Titre2Car">
    <w:name w:val="Titre 2 Car"/>
    <w:basedOn w:val="Policepardfaut"/>
    <w:link w:val="Titre2"/>
    <w:uiPriority w:val="9"/>
    <w:rsid w:val="00E84CD5"/>
    <w:rPr>
      <w:rFonts w:ascii="Gentium Basic" w:eastAsiaTheme="majorEastAsia" w:hAnsi="Gentium Basic" w:cstheme="majorBidi"/>
      <w:sz w:val="28"/>
      <w:szCs w:val="26"/>
    </w:rPr>
  </w:style>
  <w:style w:type="numbering" w:customStyle="1" w:styleId="2312-Numerotation">
    <w:name w:val="2312-Numerotation"/>
    <w:uiPriority w:val="99"/>
    <w:rsid w:val="008760E4"/>
    <w:pPr>
      <w:numPr>
        <w:numId w:val="1"/>
      </w:numPr>
    </w:pPr>
  </w:style>
  <w:style w:type="character" w:styleId="Lienhypertexte">
    <w:name w:val="Hyperlink"/>
    <w:basedOn w:val="Policepardfaut"/>
    <w:uiPriority w:val="99"/>
    <w:unhideWhenUsed/>
    <w:rsid w:val="00E84CD5"/>
    <w:rPr>
      <w:color w:val="0563C1" w:themeColor="hyperlink"/>
      <w:u w:val="single"/>
    </w:rPr>
  </w:style>
  <w:style w:type="paragraph" w:customStyle="1" w:styleId="Image-centree">
    <w:name w:val="Image-centree"/>
    <w:link w:val="Image-centreeCar"/>
    <w:qFormat/>
    <w:rsid w:val="005917CD"/>
    <w:pPr>
      <w:jc w:val="center"/>
    </w:pPr>
    <w:rPr>
      <w:noProof/>
      <w:lang w:eastAsia="fr-CH"/>
    </w:rPr>
  </w:style>
  <w:style w:type="paragraph" w:styleId="Lgende">
    <w:name w:val="caption"/>
    <w:basedOn w:val="Normal"/>
    <w:next w:val="Normal"/>
    <w:uiPriority w:val="35"/>
    <w:unhideWhenUsed/>
    <w:qFormat/>
    <w:rsid w:val="005917C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Image-centreeCar">
    <w:name w:val="Image-centree Car"/>
    <w:basedOn w:val="Policepardfaut"/>
    <w:link w:val="Image-centree"/>
    <w:rsid w:val="005917CD"/>
    <w:rPr>
      <w:noProof/>
      <w:lang w:eastAsia="fr-CH"/>
    </w:rPr>
  </w:style>
  <w:style w:type="paragraph" w:customStyle="1" w:styleId="Glossaire">
    <w:name w:val="Glossaire"/>
    <w:basedOn w:val="Normal"/>
    <w:link w:val="GlossaireCar"/>
    <w:qFormat/>
    <w:rsid w:val="00A87DB7"/>
    <w:pPr>
      <w:tabs>
        <w:tab w:val="left" w:pos="1701"/>
      </w:tabs>
    </w:pPr>
    <w:rPr>
      <w:rFonts w:ascii="Gentium Basic" w:hAnsi="Gentium Basic"/>
    </w:rPr>
  </w:style>
  <w:style w:type="character" w:customStyle="1" w:styleId="GlossaireCar">
    <w:name w:val="Glossaire Car"/>
    <w:basedOn w:val="Policepardfaut"/>
    <w:link w:val="Glossaire"/>
    <w:rsid w:val="00A87DB7"/>
    <w:rPr>
      <w:rFonts w:ascii="Gentium Basic" w:hAnsi="Gentium Basic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Gentium Basic">
    <w:panose1 w:val="02000503060000020004"/>
    <w:charset w:val="00"/>
    <w:family w:val="auto"/>
    <w:pitch w:val="variable"/>
    <w:sig w:usb0="A000007F" w:usb1="5000204A" w:usb2="00000000" w:usb3="00000000" w:csb0="00000013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F44CC"/>
    <w:rsid w:val="000F44CC"/>
    <w:rsid w:val="002310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fr-CH" w:eastAsia="fr-CH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66D8873435B949C296C9387D8C1CE735">
    <w:name w:val="66D8873435B949C296C9387D8C1CE735"/>
    <w:rsid w:val="000F44CC"/>
  </w:style>
  <w:style w:type="paragraph" w:customStyle="1" w:styleId="BE5B6452CB3A494BAB6918323F7AD7CE">
    <w:name w:val="BE5B6452CB3A494BAB6918323F7AD7CE"/>
    <w:rsid w:val="000F44CC"/>
  </w:style>
  <w:style w:type="paragraph" w:customStyle="1" w:styleId="74DB7AB2DB694B02BEC3D8703F79907C">
    <w:name w:val="74DB7AB2DB694B02BEC3D8703F79907C"/>
    <w:rsid w:val="000F44C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B6450B-E7F6-4A4B-8B2B-95DF26E397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</TotalTime>
  <Pages>9</Pages>
  <Words>754</Words>
  <Characters>4147</Characters>
  <Application>Microsoft Office Word</Application>
  <DocSecurity>0</DocSecurity>
  <Lines>34</Lines>
  <Paragraphs>9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DGEP</Company>
  <LinksUpToDate>false</LinksUpToDate>
  <CharactersWithSpaces>48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guel Santos</dc:creator>
  <cp:keywords/>
  <dc:description/>
  <cp:lastModifiedBy>Miguel Santos</cp:lastModifiedBy>
  <cp:revision>6</cp:revision>
  <dcterms:created xsi:type="dcterms:W3CDTF">2023-09-04T12:02:00Z</dcterms:created>
  <dcterms:modified xsi:type="dcterms:W3CDTF">2023-09-04T1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UW3tGFHf"/&gt;&lt;style id="http://www.zotero.org/styles/ieee" locale="fr-FR" hasBibliography="1" bibliographyStyleHasBeenSet="0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